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A16991">
        <w:rPr>
          <w:rFonts w:eastAsia="Times New Roman"/>
          <w:noProof/>
        </w:rPr>
        <w:t>May 13,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0B2FF0">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0B2FF0">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0B2FF0">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0B2FF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0B2FF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0B2FF0">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0B2FF0">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0B2FF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0B2FF0">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0B2FF0">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0B2FF0">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0B2FF0">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0B2FF0">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0B2FF0">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0B2FF0">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0B2FF0">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0B2FF0">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0B2FF0">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0B2FF0">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0B2FF0">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0B2FF0">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0B2FF0">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630519">
        <w:t xml:space="preserve">, even if those mutations were originally deleterious when generated </w:t>
      </w:r>
      <w:r w:rsidR="00630519">
        <w:fldChar w:fldCharType="begin" w:fldLock="1"/>
      </w:r>
      <w:r w:rsidR="000B2FF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0B2FF0">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0B2FF0">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0B2FF0">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0B2FF0">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1" w:name="h.jhk69kxs5c9t"/>
      <w:bookmarkStart w:id="12" w:name="_Toc336511469"/>
      <w:bookmarkEnd w:id="11"/>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F33150">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invade asexual populations </w:t>
      </w:r>
      <w:r w:rsidR="00F33150" w:rsidRPr="00721F05">
        <w:fldChar w:fldCharType="begin" w:fldLock="1"/>
      </w:r>
      <w:r w:rsidR="000B2FF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0B2FF0">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54428F56" wp14:editId="1881C07E">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6E5183">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0B2FF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44C26AFA" wp14:editId="718EE46A">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6E5183">
          <w:rPr>
            <w:noProof/>
          </w:rPr>
          <w:t>2</w:t>
        </w:r>
      </w:fldSimple>
      <w:bookmarkEnd w:id="16"/>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0B2FF0">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0B2FF0">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0B2FF0">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rPr>
        <w:drawing>
          <wp:inline distT="0" distB="0" distL="0" distR="0" wp14:anchorId="11DDB06B" wp14:editId="00C5C0BB">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in competitions against wildtyp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rPr>
        <w:drawing>
          <wp:inline distT="0" distB="0" distL="0" distR="0" wp14:anchorId="3D7F80D4" wp14:editId="5F7E1603">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w:t>
      </w:r>
      <w:r w:rsidR="003012BC">
        <w:lastRenderedPageBreak/>
        <w:t xml:space="preserve">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rPr>
        <w:drawing>
          <wp:inline distT="0" distB="0" distL="0" distR="0" wp14:anchorId="031F63F5" wp14:editId="664A72F0">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r w:rsidR="00B21813">
        <w:t xml:space="preserve"> – </w:t>
      </w:r>
      <w:r w:rsidR="00B21813" w:rsidRPr="00B21813">
        <w:rPr>
          <w:highlight w:val="red"/>
        </w:rPr>
        <w:t xml:space="preserve">TRY </w:t>
      </w:r>
      <w:proofErr w:type="spellStart"/>
      <w:r w:rsidR="00B21813" w:rsidRPr="00B21813">
        <w:rPr>
          <w:highlight w:val="red"/>
        </w:rPr>
        <w:t>pi~phi</w:t>
      </w:r>
      <w:proofErr w:type="spellEnd"/>
      <w:r w:rsidR="00B21813" w:rsidRPr="00B21813">
        <w:rPr>
          <w:highlight w:val="red"/>
        </w:rPr>
        <w:t>, group=N</w:t>
      </w:r>
    </w:p>
    <w:p w:rsidR="00B21813" w:rsidRPr="00B21813" w:rsidRDefault="00B21813" w:rsidP="00B21813"/>
    <w:p w:rsidR="005812EA" w:rsidRDefault="005812EA" w:rsidP="005812EA"/>
    <w:p w:rsidR="005812EA" w:rsidRPr="005812EA" w:rsidRDefault="005812EA" w:rsidP="005812EA">
      <w:r>
        <w:rPr>
          <w:noProof/>
        </w:rPr>
        <w:drawing>
          <wp:inline distT="0" distB="0" distL="0" distR="0" wp14:anchorId="51283F39" wp14:editId="100E5CFB">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lastRenderedPageBreak/>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drawing>
          <wp:inline distT="0" distB="0" distL="0" distR="0" wp14:anchorId="1211B28C" wp14:editId="4BFB6286">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0B2FF0">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0B2FF0">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rPr>
        <w:lastRenderedPageBreak/>
        <w:drawing>
          <wp:inline distT="0" distB="0" distL="0" distR="0" wp14:anchorId="05FF9B54" wp14:editId="39F6A787">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7817E7" w:rsidRDefault="007817E7" w:rsidP="007817E7"/>
    <w:p w:rsidR="007817E7" w:rsidRPr="007817E7" w:rsidRDefault="00A16991" w:rsidP="007817E7">
      <w:r>
        <w:rPr>
          <w:noProof/>
        </w:rPr>
        <w:lastRenderedPageBreak/>
        <w:drawing>
          <wp:inline distT="0" distB="0" distL="0" distR="0" wp14:anchorId="4685C0DB" wp14:editId="14447118">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Pr="00606643" w:rsidRDefault="007817E7" w:rsidP="00A16991">
      <w:pPr>
        <w:pStyle w:val="Caption"/>
        <w:jc w:val="center"/>
      </w:pPr>
      <w:r>
        <w:t xml:space="preserve">Figure </w:t>
      </w:r>
      <w:fldSimple w:instr=" SEQ Figure \* ARABIC ">
        <w:r>
          <w:rPr>
            <w:noProof/>
          </w:rPr>
          <w:t>7</w:t>
        </w:r>
      </w:fldSimple>
      <w:r w:rsidR="00D113A8">
        <w:rPr>
          <w:noProof/>
        </w:rPr>
        <w:t>’</w:t>
      </w:r>
      <w:r>
        <w:t xml:space="preserve"> - </w:t>
      </w:r>
      <w:r w:rsidR="00A16991" w:rsidRPr="00A16991">
        <w:t>adap</w:t>
      </w:r>
      <w:r w:rsidR="00A16991">
        <w:t>tation_NR_tau_10_2014-05-13</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0B2FF0">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0B2FF0">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is lower in asexual populations in comparison with sexual populations. </w:t>
      </w:r>
      <w:r w:rsidR="00C861BA" w:rsidRPr="00721F05">
        <w:rPr>
          <w:highlight w:val="red"/>
        </w:rPr>
        <w:t xml:space="preserve">Sloan and </w:t>
      </w:r>
      <w:proofErr w:type="spellStart"/>
      <w:r w:rsidR="00C861BA" w:rsidRPr="00721F05">
        <w:rPr>
          <w:highlight w:val="red"/>
        </w:rPr>
        <w:t>Panjeti</w:t>
      </w:r>
      <w:proofErr w:type="spellEnd"/>
      <w:r>
        <w:t xml:space="preserve"> </w:t>
      </w:r>
      <w:r>
        <w:fldChar w:fldCharType="begin" w:fldLock="1"/>
      </w:r>
      <w:r>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fldChar w:fldCharType="separate"/>
      </w:r>
      <w:r w:rsidRPr="000B2FF0">
        <w:rPr>
          <w:noProof/>
        </w:rPr>
        <w:t>(2010)</w:t>
      </w:r>
      <w:r>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C861BA" w:rsidRPr="00721F05" w:rsidRDefault="00C861BA" w:rsidP="00E56CE3"/>
    <w:p w:rsidR="000E7665" w:rsidRPr="00721F05" w:rsidRDefault="000E7665" w:rsidP="00E56CE3">
      <w:bookmarkStart w:id="17" w:name="_GoBack"/>
      <w:bookmarkEnd w:id="17"/>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0B2FF0">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0B2FF0">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0B2FF0">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0B2FF0">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0B2FF0">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0B2FF0">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0B2FF0">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8942B1" w:rsidRPr="00721F05" w:rsidRDefault="008942B1" w:rsidP="008942B1">
      <w:r>
        <w:t>S</w:t>
      </w:r>
      <w:r w:rsidRPr="00721F05">
        <w:t xml:space="preserve">tress-induced mutation and recombination </w:t>
      </w:r>
      <w:r>
        <w:t>have important implications to the ecology and evolution of pathogens and to epidemiology: p</w:t>
      </w:r>
      <w:r w:rsidRPr="00721F05">
        <w:t xml:space="preserve">athogens have been shown to acquire drug-resistance via stress-induced mechanisms </w:t>
      </w:r>
      <w:r w:rsidRPr="00721F05">
        <w:fldChar w:fldCharType="begin" w:fldLock="1"/>
      </w:r>
      <w:r w:rsidR="000B2FF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w:t>
      </w:r>
      <w:r>
        <w:t xml:space="preserve">both stress-induced mutation and recombination have important </w:t>
      </w:r>
      <w:r w:rsidRPr="00721F05">
        <w:t>implication</w:t>
      </w:r>
      <w:r>
        <w:t>s</w:t>
      </w:r>
      <w:r w:rsidRPr="00721F05">
        <w:t xml:space="preserve"> for the design of antibiotic treatment strategies </w:t>
      </w:r>
      <w:r w:rsidRPr="00721F05">
        <w:fldChar w:fldCharType="begin" w:fldLock="1"/>
      </w:r>
      <w:r w:rsidR="000B2FF0">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0B2FF0">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0B2FF0">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w:t>
      </w:r>
      <w:r>
        <w:t xml:space="preserve">mutagenesis </w:t>
      </w:r>
      <w:r w:rsidRPr="00721F05">
        <w:t xml:space="preserve">in cancer cells, thereby promoting the acquisition of drug-resistance, cancer progression and metastasis </w:t>
      </w:r>
      <w:r w:rsidRPr="00721F05">
        <w:fldChar w:fldCharType="begin" w:fldLock="1"/>
      </w:r>
      <w:r w:rsidR="000B2FF0">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lastRenderedPageBreak/>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0"/>
      <w:headerReference w:type="default" r:id="rId21"/>
      <w:footerReference w:type="even" r:id="rId22"/>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4524" w:rsidRDefault="009A4524" w:rsidP="00684BC6">
      <w:r>
        <w:separator/>
      </w:r>
    </w:p>
  </w:endnote>
  <w:endnote w:type="continuationSeparator" w:id="0">
    <w:p w:rsidR="009A4524" w:rsidRDefault="009A4524"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0A5658" w:rsidRDefault="000A5658" w:rsidP="00684BC6">
        <w:pPr>
          <w:pStyle w:val="Footer"/>
        </w:pPr>
        <w:r>
          <w:fldChar w:fldCharType="begin"/>
        </w:r>
        <w:r>
          <w:instrText xml:space="preserve"> PAGE   \* MERGEFORMAT </w:instrText>
        </w:r>
        <w:r>
          <w:fldChar w:fldCharType="separate"/>
        </w:r>
        <w:r w:rsidR="00AE1BCC">
          <w:rPr>
            <w:noProof/>
          </w:rPr>
          <w:t>18</w:t>
        </w:r>
        <w:r>
          <w:rPr>
            <w:noProof/>
          </w:rPr>
          <w:fldChar w:fldCharType="end"/>
        </w:r>
      </w:p>
    </w:sdtContent>
  </w:sdt>
  <w:p w:rsidR="000A5658" w:rsidRDefault="000A5658"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658" w:rsidRDefault="000A5658" w:rsidP="00684BC6">
    <w:r>
      <w:fldChar w:fldCharType="begin"/>
    </w:r>
    <w:r>
      <w:instrText>PAGE</w:instrText>
    </w:r>
    <w:r>
      <w:fldChar w:fldCharType="separate"/>
    </w:r>
    <w:r w:rsidR="00AE1BCC">
      <w:rPr>
        <w:noProof/>
      </w:rPr>
      <w:t>1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4524" w:rsidRDefault="009A4524" w:rsidP="00684BC6">
      <w:r>
        <w:separator/>
      </w:r>
    </w:p>
  </w:footnote>
  <w:footnote w:type="continuationSeparator" w:id="0">
    <w:p w:rsidR="009A4524" w:rsidRDefault="009A4524"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658" w:rsidRDefault="000A5658"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658" w:rsidRDefault="000A5658" w:rsidP="00684BC6">
    <w:pPr>
      <w:pStyle w:val="Header"/>
    </w:pPr>
    <w:r>
      <w:fldChar w:fldCharType="begin"/>
    </w:r>
    <w:r>
      <w:instrText xml:space="preserve"> DATE \@ "MMMM d, yyyy" </w:instrText>
    </w:r>
    <w:r>
      <w:fldChar w:fldCharType="separate"/>
    </w:r>
    <w:r>
      <w:rPr>
        <w:noProof/>
      </w:rPr>
      <w:t>May 13,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5658"/>
    <w:rsid w:val="000B2FF0"/>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34DD6"/>
    <w:rsid w:val="002619F0"/>
    <w:rsid w:val="0027187C"/>
    <w:rsid w:val="00280E31"/>
    <w:rsid w:val="002833EF"/>
    <w:rsid w:val="002A2A28"/>
    <w:rsid w:val="002A4903"/>
    <w:rsid w:val="002A5C34"/>
    <w:rsid w:val="002B4788"/>
    <w:rsid w:val="002D240A"/>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53F6"/>
    <w:rsid w:val="005812EA"/>
    <w:rsid w:val="00583201"/>
    <w:rsid w:val="00586D50"/>
    <w:rsid w:val="00595314"/>
    <w:rsid w:val="005B467E"/>
    <w:rsid w:val="005D47D6"/>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915F3"/>
    <w:rsid w:val="006A7F51"/>
    <w:rsid w:val="006B0E79"/>
    <w:rsid w:val="006B2502"/>
    <w:rsid w:val="006B30F1"/>
    <w:rsid w:val="006D4EF6"/>
    <w:rsid w:val="006E5183"/>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57384"/>
    <w:rsid w:val="0096305D"/>
    <w:rsid w:val="00980973"/>
    <w:rsid w:val="00985198"/>
    <w:rsid w:val="0098530B"/>
    <w:rsid w:val="0099411D"/>
    <w:rsid w:val="009A004F"/>
    <w:rsid w:val="009A4524"/>
    <w:rsid w:val="009A61A0"/>
    <w:rsid w:val="009E0856"/>
    <w:rsid w:val="009E7887"/>
    <w:rsid w:val="00A04F4E"/>
    <w:rsid w:val="00A0686E"/>
    <w:rsid w:val="00A111C5"/>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124AC"/>
    <w:rsid w:val="00B146BD"/>
    <w:rsid w:val="00B21813"/>
    <w:rsid w:val="00B31764"/>
    <w:rsid w:val="00B365DB"/>
    <w:rsid w:val="00B45BBE"/>
    <w:rsid w:val="00B4732B"/>
    <w:rsid w:val="00B65692"/>
    <w:rsid w:val="00B70137"/>
    <w:rsid w:val="00B7245A"/>
    <w:rsid w:val="00B90363"/>
    <w:rsid w:val="00B978DF"/>
    <w:rsid w:val="00BA283B"/>
    <w:rsid w:val="00BB0D46"/>
    <w:rsid w:val="00BB0D91"/>
    <w:rsid w:val="00BC7E9A"/>
    <w:rsid w:val="00BD3752"/>
    <w:rsid w:val="00BD6A77"/>
    <w:rsid w:val="00BE3F10"/>
    <w:rsid w:val="00BE6BF6"/>
    <w:rsid w:val="00C00829"/>
    <w:rsid w:val="00C02BF1"/>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76359"/>
    <w:rsid w:val="00DA10A1"/>
    <w:rsid w:val="00DB303F"/>
    <w:rsid w:val="00DB3CE0"/>
    <w:rsid w:val="00DC25EE"/>
    <w:rsid w:val="00DC3FF4"/>
    <w:rsid w:val="00DE534D"/>
    <w:rsid w:val="00DE72DB"/>
    <w:rsid w:val="00DF3F12"/>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2A83"/>
    <w:rsid w:val="00F13911"/>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43B9D-3B0A-47D5-8B24-881957701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0</TotalTime>
  <Pages>22</Pages>
  <Words>33722</Words>
  <Characters>168612</Characters>
  <Application>Microsoft Office Word</Application>
  <DocSecurity>0</DocSecurity>
  <Lines>1405</Lines>
  <Paragraphs>403</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01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94</cp:revision>
  <cp:lastPrinted>2014-03-02T09:50:00Z</cp:lastPrinted>
  <dcterms:created xsi:type="dcterms:W3CDTF">2012-09-27T08:48:00Z</dcterms:created>
  <dcterms:modified xsi:type="dcterms:W3CDTF">2014-05-13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